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792425" w14:textId="41AA65DB" w:rsidR="00517C2E" w:rsidRDefault="00517C2E" w:rsidP="00517C2E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APER AKUNTANSI KEUANGAN MENENGAH</w:t>
      </w:r>
    </w:p>
    <w:p w14:paraId="28C8E0EA" w14:textId="560422CA" w:rsidR="00517C2E" w:rsidRDefault="00517C2E" w:rsidP="0038505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gampu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77B795EB" w14:textId="236CD573" w:rsidR="00517C2E" w:rsidRDefault="00517C2E" w:rsidP="00517C2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517C2E">
        <w:rPr>
          <w:rFonts w:ascii="Times New Roman" w:hAnsi="Times New Roman" w:cs="Times New Roman"/>
          <w:sz w:val="24"/>
          <w:szCs w:val="24"/>
        </w:rPr>
        <w:t>Dr.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C2E">
        <w:rPr>
          <w:rFonts w:ascii="Times New Roman" w:hAnsi="Times New Roman" w:cs="Times New Roman"/>
          <w:sz w:val="24"/>
          <w:szCs w:val="24"/>
        </w:rPr>
        <w:t>Pujiati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17C2E">
        <w:rPr>
          <w:rFonts w:ascii="Times New Roman" w:hAnsi="Times New Roman" w:cs="Times New Roman"/>
          <w:sz w:val="24"/>
          <w:szCs w:val="24"/>
        </w:rPr>
        <w:t>S.Pd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Pr="00517C2E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>.</w:t>
      </w:r>
    </w:p>
    <w:p w14:paraId="21457425" w14:textId="1AE9A0D0" w:rsidR="00517C2E" w:rsidRDefault="00517C2E" w:rsidP="00517C2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517C2E">
        <w:rPr>
          <w:rFonts w:ascii="Times New Roman" w:hAnsi="Times New Roman" w:cs="Times New Roman"/>
          <w:sz w:val="24"/>
          <w:szCs w:val="24"/>
        </w:rPr>
        <w:t>Dr.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C2E">
        <w:rPr>
          <w:rFonts w:ascii="Times New Roman" w:hAnsi="Times New Roman" w:cs="Times New Roman"/>
          <w:sz w:val="24"/>
          <w:szCs w:val="24"/>
        </w:rPr>
        <w:t>Fitra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C2E">
        <w:rPr>
          <w:rFonts w:ascii="Times New Roman" w:hAnsi="Times New Roman" w:cs="Times New Roman"/>
          <w:sz w:val="24"/>
          <w:szCs w:val="24"/>
        </w:rPr>
        <w:t>darma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 xml:space="preserve">, S.E., </w:t>
      </w:r>
      <w:proofErr w:type="spellStart"/>
      <w:r w:rsidRPr="00517C2E">
        <w:rPr>
          <w:rFonts w:ascii="Times New Roman" w:hAnsi="Times New Roman" w:cs="Times New Roman"/>
          <w:sz w:val="24"/>
          <w:szCs w:val="24"/>
        </w:rPr>
        <w:t>M.Si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7B56985" w14:textId="51C4CD56" w:rsidR="00517C2E" w:rsidRDefault="00517C2E" w:rsidP="00517C2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517C2E">
        <w:rPr>
          <w:rFonts w:ascii="Times New Roman" w:hAnsi="Times New Roman" w:cs="Times New Roman"/>
          <w:sz w:val="24"/>
          <w:szCs w:val="24"/>
        </w:rPr>
        <w:t>Galuh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 xml:space="preserve"> Sandi, </w:t>
      </w:r>
      <w:proofErr w:type="spellStart"/>
      <w:r w:rsidRPr="00517C2E">
        <w:rPr>
          <w:rFonts w:ascii="Times New Roman" w:hAnsi="Times New Roman" w:cs="Times New Roman"/>
          <w:sz w:val="24"/>
          <w:szCs w:val="24"/>
        </w:rPr>
        <w:t>S.Pd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Pr="00517C2E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517C2E">
        <w:rPr>
          <w:rFonts w:ascii="Times New Roman" w:hAnsi="Times New Roman" w:cs="Times New Roman"/>
          <w:sz w:val="24"/>
          <w:szCs w:val="24"/>
        </w:rPr>
        <w:t>.</w:t>
      </w:r>
    </w:p>
    <w:p w14:paraId="28A72869" w14:textId="2FC6137F" w:rsidR="00517C2E" w:rsidRDefault="00517C2E" w:rsidP="00517C2E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CE6B053" w14:textId="114F06A2" w:rsidR="00517C2E" w:rsidRDefault="00517C2E" w:rsidP="00517C2E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KELOMPOK 10</w:t>
      </w:r>
    </w:p>
    <w:p w14:paraId="1FBE2AA7" w14:textId="6513A1BF" w:rsidR="00517C2E" w:rsidRDefault="00517C2E" w:rsidP="00517C2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z Zahra </w:t>
      </w:r>
      <w:proofErr w:type="spellStart"/>
      <w:r>
        <w:rPr>
          <w:rFonts w:ascii="Times New Roman" w:hAnsi="Times New Roman" w:cs="Times New Roman"/>
          <w:sz w:val="24"/>
          <w:szCs w:val="24"/>
        </w:rPr>
        <w:t>Syahl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tri</w:t>
      </w:r>
      <w:r>
        <w:rPr>
          <w:rFonts w:ascii="Times New Roman" w:hAnsi="Times New Roman" w:cs="Times New Roman"/>
          <w:sz w:val="24"/>
          <w:szCs w:val="24"/>
        </w:rPr>
        <w:tab/>
        <w:t>2413031041</w:t>
      </w:r>
    </w:p>
    <w:p w14:paraId="3D30FC98" w14:textId="5B6604B3" w:rsidR="00517C2E" w:rsidRDefault="00517C2E" w:rsidP="00517C2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dz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i’iqah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413031056</w:t>
      </w:r>
    </w:p>
    <w:p w14:paraId="0AE644A1" w14:textId="78E2F6BC" w:rsidR="00517C2E" w:rsidRDefault="00517C2E" w:rsidP="00517C2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rshel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h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uniarti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2413031058</w:t>
      </w:r>
    </w:p>
    <w:p w14:paraId="362071A0" w14:textId="77777777" w:rsidR="00517C2E" w:rsidRDefault="00517C2E" w:rsidP="00517C2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C57D461" w14:textId="4ACCE01A" w:rsidR="00517C2E" w:rsidRDefault="00517C2E" w:rsidP="00517C2E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0BE27AD" w14:textId="351DCE53" w:rsidR="00517C2E" w:rsidRDefault="00517C2E" w:rsidP="00517C2E">
      <w:pPr>
        <w:pBdr>
          <w:bottom w:val="double" w:sz="6" w:space="1" w:color="auto"/>
        </w:pBd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17C2E">
        <w:rPr>
          <w:rFonts w:ascii="Times New Roman" w:hAnsi="Times New Roman" w:cs="Times New Roman"/>
          <w:b/>
          <w:bCs/>
          <w:sz w:val="24"/>
          <w:szCs w:val="24"/>
        </w:rPr>
        <w:t>AKUNTANSI PAJAK PENGHASILAN, IMBALAN KERJA, AKUNTANSI SEWA, KEBIJAKAN AKUNTANSI, PERUBAHAN ESTIMASI AKUNTANSI DAN KESALAHAN, LAPORAN ARUS KAS</w:t>
      </w:r>
    </w:p>
    <w:p w14:paraId="2202DEE8" w14:textId="2BD73186" w:rsidR="00D26353" w:rsidRDefault="00D26353" w:rsidP="00770F15">
      <w:pPr>
        <w:pStyle w:val="ListParagraph"/>
        <w:numPr>
          <w:ilvl w:val="0"/>
          <w:numId w:val="1"/>
        </w:numPr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NDAHULUAN</w:t>
      </w:r>
    </w:p>
    <w:p w14:paraId="79939AB2" w14:textId="7E6CA4BD" w:rsidR="00D26353" w:rsidRDefault="00D26353" w:rsidP="00770F15">
      <w:pPr>
        <w:pStyle w:val="ListParagraph"/>
        <w:spacing w:line="36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635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transpar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beragam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kas.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andal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mangku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onsep-konsep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6353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D26353">
        <w:rPr>
          <w:rFonts w:ascii="Times New Roman" w:hAnsi="Times New Roman" w:cs="Times New Roman"/>
          <w:sz w:val="24"/>
          <w:szCs w:val="24"/>
        </w:rPr>
        <w:t>.</w:t>
      </w:r>
    </w:p>
    <w:p w14:paraId="28F8DB7A" w14:textId="77777777" w:rsidR="00587FED" w:rsidRDefault="00587FED" w:rsidP="00770F15">
      <w:pPr>
        <w:pStyle w:val="ListParagraph"/>
        <w:spacing w:line="36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</w:p>
    <w:p w14:paraId="144A35F3" w14:textId="6E0891B0" w:rsidR="00770F15" w:rsidRDefault="00770F15" w:rsidP="00770F15">
      <w:pPr>
        <w:pStyle w:val="ListParagraph"/>
        <w:numPr>
          <w:ilvl w:val="0"/>
          <w:numId w:val="1"/>
        </w:numPr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INJAUAN TEORI</w:t>
      </w:r>
    </w:p>
    <w:p w14:paraId="59C9F9E2" w14:textId="2C147C14" w:rsidR="00587FED" w:rsidRDefault="00587FED" w:rsidP="00587FED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ghasilan</w:t>
      </w:r>
      <w:proofErr w:type="spellEnd"/>
    </w:p>
    <w:p w14:paraId="28E8D539" w14:textId="649D7130" w:rsidR="00587FED" w:rsidRDefault="00587FED" w:rsidP="00F17024">
      <w:pPr>
        <w:pStyle w:val="ListParagraph"/>
        <w:spacing w:line="360" w:lineRule="auto"/>
        <w:ind w:left="786" w:firstLine="49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87FED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lastRenderedPageBreak/>
        <w:t>keuang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rugi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. Beban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87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7FED">
        <w:rPr>
          <w:rFonts w:ascii="Times New Roman" w:hAnsi="Times New Roman" w:cs="Times New Roman"/>
          <w:sz w:val="24"/>
          <w:szCs w:val="24"/>
        </w:rPr>
        <w:t>tangguhan</w:t>
      </w:r>
      <w:proofErr w:type="spellEnd"/>
      <w:r w:rsidR="007A33D8">
        <w:rPr>
          <w:rFonts w:ascii="Times New Roman" w:hAnsi="Times New Roman" w:cs="Times New Roman"/>
          <w:sz w:val="24"/>
          <w:szCs w:val="24"/>
        </w:rPr>
        <w:t xml:space="preserve"> </w:t>
      </w:r>
      <w:r w:rsidR="007A33D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C5479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tani","given":"Dwi","non-dropping-particle":"","parse-names":false,"suffix":""},{"dropping-particle":"","family":"Siregar","given":"Sylvia Vetonica","non-dropping-particle":"","parse-names":false,"suffix":""},{"dropping-particle":"","family":"Wardhani","given":"Ratna","non-dropping-particle":"","parse-names":false,"suffix":""},{"dropping-particle":"","family":"Farahmita","given":"Aria","non-dropping-particle":"","parse-names":false,"suffix":""},{"dropping-particle":"","family":"Tanujaya","given":"Edward","non-dropping-particle":"","parse-names":false,"suffix":""},{"dropping-particle":"","family":"Hidayat","given":"Taufik","non-dropping-particle":"","parse-names":false,"suffix":""}],"id":"ITEM-1","issued":{"date-parts":[["2019"]]},"publisher":"Salemba Empat","publisher-place":"Jakarta","title":"AKUNTANSI KEUANGAN MENENGAH BERBASIS PSAK","type":"book"},"uris":["http://www.mendeley.com/documents/?uuid=498f89fb-3e39-4e79-9b8f-07d65fc5ca17"]}],"mendeley":{"formattedCitation":"(Martani et al., 2019)","plainTextFormattedCitation":"(Martani et al., 2019)","previouslyFormattedCitation":"(Martani et al., 2019)"},"properties":{"noteIndex":0},"schema":"https://github.com/citation-style-language/schema/raw/master/csl-citation.json"}</w:instrText>
      </w:r>
      <w:r w:rsidR="007A33D8">
        <w:rPr>
          <w:rFonts w:ascii="Times New Roman" w:hAnsi="Times New Roman" w:cs="Times New Roman"/>
          <w:sz w:val="24"/>
          <w:szCs w:val="24"/>
        </w:rPr>
        <w:fldChar w:fldCharType="separate"/>
      </w:r>
      <w:r w:rsidR="007A33D8" w:rsidRPr="007A33D8">
        <w:rPr>
          <w:rFonts w:ascii="Times New Roman" w:hAnsi="Times New Roman" w:cs="Times New Roman"/>
          <w:noProof/>
          <w:sz w:val="24"/>
          <w:szCs w:val="24"/>
        </w:rPr>
        <w:t>(Martani et al., 2019)</w:t>
      </w:r>
      <w:r w:rsidR="007A33D8">
        <w:rPr>
          <w:rFonts w:ascii="Times New Roman" w:hAnsi="Times New Roman" w:cs="Times New Roman"/>
          <w:sz w:val="24"/>
          <w:szCs w:val="24"/>
        </w:rPr>
        <w:fldChar w:fldCharType="end"/>
      </w:r>
      <w:r w:rsidR="007A33D8">
        <w:rPr>
          <w:rFonts w:ascii="Times New Roman" w:hAnsi="Times New Roman" w:cs="Times New Roman"/>
          <w:sz w:val="24"/>
          <w:szCs w:val="24"/>
        </w:rPr>
        <w:t>.</w:t>
      </w:r>
    </w:p>
    <w:p w14:paraId="314FDE5E" w14:textId="77777777" w:rsidR="00F17024" w:rsidRDefault="00F17024" w:rsidP="00587FED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14:paraId="2DF8706D" w14:textId="30A5638F" w:rsidR="00F17024" w:rsidRDefault="00F17024" w:rsidP="00F17024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mbal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</w:p>
    <w:p w14:paraId="53E9314D" w14:textId="1FCB5C93" w:rsidR="00F17024" w:rsidRDefault="00F17024" w:rsidP="00F17024">
      <w:pPr>
        <w:pStyle w:val="ListParagraph"/>
        <w:spacing w:line="360" w:lineRule="auto"/>
        <w:ind w:left="786" w:firstLine="49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1702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kompensas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balas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gaj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upah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berhent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7AB387C" w14:textId="77777777" w:rsidR="00F17024" w:rsidRDefault="00F17024" w:rsidP="00F17024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14:paraId="43DE51EE" w14:textId="3098C4E8" w:rsidR="00F17024" w:rsidRDefault="00F17024" w:rsidP="00F17024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ewa</w:t>
      </w:r>
      <w:proofErr w:type="spellEnd"/>
    </w:p>
    <w:p w14:paraId="6FC6C275" w14:textId="4D72C10A" w:rsidR="00F17024" w:rsidRDefault="00F17024" w:rsidP="00F17024">
      <w:pPr>
        <w:pStyle w:val="ListParagraph"/>
        <w:spacing w:line="360" w:lineRule="auto"/>
        <w:ind w:left="786" w:firstLine="49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rjanji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lessee (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lessor (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mbel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) di mana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disepakat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. Atas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diperolehny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diharusk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rjanji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dikembalik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duluny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024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F17024">
        <w:rPr>
          <w:rFonts w:ascii="Times New Roman" w:hAnsi="Times New Roman" w:cs="Times New Roman"/>
          <w:sz w:val="24"/>
          <w:szCs w:val="24"/>
        </w:rPr>
        <w:t xml:space="preserve"> (leasing).</w:t>
      </w:r>
    </w:p>
    <w:p w14:paraId="46647B31" w14:textId="77777777" w:rsidR="0069001C" w:rsidRDefault="0069001C" w:rsidP="00F17024">
      <w:pPr>
        <w:pStyle w:val="ListParagraph"/>
        <w:spacing w:line="360" w:lineRule="auto"/>
        <w:ind w:left="786" w:firstLine="490"/>
        <w:jc w:val="both"/>
        <w:rPr>
          <w:rFonts w:ascii="Times New Roman" w:hAnsi="Times New Roman" w:cs="Times New Roman"/>
          <w:sz w:val="24"/>
          <w:szCs w:val="24"/>
        </w:rPr>
      </w:pPr>
    </w:p>
    <w:p w14:paraId="6EA60DE1" w14:textId="447164C2" w:rsidR="00F17024" w:rsidRDefault="0069001C" w:rsidP="00F17024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kuntansi</w:t>
      </w:r>
      <w:proofErr w:type="spellEnd"/>
    </w:p>
    <w:p w14:paraId="4D333CB8" w14:textId="17D6E97C" w:rsidR="0069001C" w:rsidRDefault="0069001C" w:rsidP="0069001C">
      <w:pPr>
        <w:pStyle w:val="ListParagraph"/>
        <w:spacing w:line="360" w:lineRule="auto"/>
        <w:ind w:left="786" w:firstLine="49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9001C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PSAK 25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2009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konvens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ekuitas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>.</w:t>
      </w:r>
    </w:p>
    <w:p w14:paraId="2AC7F5FE" w14:textId="4D1CEBDC" w:rsidR="0069001C" w:rsidRDefault="0069001C" w:rsidP="0069001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7085CE" w14:textId="77777777" w:rsidR="0069001C" w:rsidRDefault="0069001C" w:rsidP="0069001C">
      <w:pPr>
        <w:pStyle w:val="ListParagraph"/>
        <w:numPr>
          <w:ilvl w:val="0"/>
          <w:numId w:val="1"/>
        </w:numPr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MBAHASAN</w:t>
      </w:r>
    </w:p>
    <w:p w14:paraId="25838810" w14:textId="58CA1044" w:rsidR="0069001C" w:rsidRDefault="0069001C" w:rsidP="00BC4294">
      <w:pPr>
        <w:pStyle w:val="ListParagraph"/>
        <w:spacing w:before="24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9001C">
        <w:rPr>
          <w:rFonts w:ascii="Times New Roman" w:hAnsi="Times New Roman" w:cs="Times New Roman"/>
          <w:b/>
          <w:bCs/>
          <w:sz w:val="24"/>
          <w:szCs w:val="24"/>
        </w:rPr>
        <w:t>Akuntansi</w:t>
      </w:r>
      <w:proofErr w:type="spellEnd"/>
      <w:r w:rsidRPr="0069001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69001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b/>
          <w:bCs/>
          <w:sz w:val="24"/>
          <w:szCs w:val="24"/>
        </w:rPr>
        <w:t>Penghasilan</w:t>
      </w:r>
      <w:proofErr w:type="spellEnd"/>
    </w:p>
    <w:p w14:paraId="5ADEF823" w14:textId="3FBF450B" w:rsidR="0069001C" w:rsidRDefault="0069001C" w:rsidP="00BC4294">
      <w:pPr>
        <w:pStyle w:val="ListParagraph"/>
        <w:numPr>
          <w:ilvl w:val="0"/>
          <w:numId w:val="4"/>
        </w:numPr>
        <w:spacing w:before="24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ghasilan</w:t>
      </w:r>
      <w:proofErr w:type="spellEnd"/>
    </w:p>
    <w:p w14:paraId="5F7B9452" w14:textId="2257CA83" w:rsidR="007A33D8" w:rsidRDefault="0069001C" w:rsidP="00BC4294">
      <w:pPr>
        <w:pStyle w:val="ListParagraph"/>
        <w:spacing w:before="240"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9001C">
        <w:rPr>
          <w:rFonts w:ascii="Times New Roman" w:hAnsi="Times New Roman" w:cs="Times New Roman"/>
          <w:sz w:val="24"/>
          <w:szCs w:val="24"/>
        </w:rPr>
        <w:lastRenderedPageBreak/>
        <w:t>Pajak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PSAK 46 (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2013)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ghapus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gatur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final,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engatur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asset dan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tangguh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asset yang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isusutk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revaluas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dan property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001C">
        <w:rPr>
          <w:rFonts w:ascii="Times New Roman" w:hAnsi="Times New Roman" w:cs="Times New Roman"/>
          <w:sz w:val="24"/>
          <w:szCs w:val="24"/>
        </w:rPr>
        <w:t>wajar</w:t>
      </w:r>
      <w:proofErr w:type="spellEnd"/>
      <w:r w:rsidRPr="0069001C">
        <w:rPr>
          <w:rFonts w:ascii="Times New Roman" w:hAnsi="Times New Roman" w:cs="Times New Roman"/>
          <w:sz w:val="24"/>
          <w:szCs w:val="24"/>
        </w:rPr>
        <w:t>.</w:t>
      </w:r>
    </w:p>
    <w:p w14:paraId="1D00CD3F" w14:textId="77777777" w:rsidR="00BC4294" w:rsidRPr="00BC4294" w:rsidRDefault="00BC4294" w:rsidP="00BC4294">
      <w:pPr>
        <w:pStyle w:val="ListParagraph"/>
        <w:spacing w:before="240"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14:paraId="4C8943FF" w14:textId="22F5E47C" w:rsidR="0069001C" w:rsidRDefault="007A33D8" w:rsidP="00BC4294">
      <w:pPr>
        <w:pStyle w:val="ListParagraph"/>
        <w:numPr>
          <w:ilvl w:val="0"/>
          <w:numId w:val="4"/>
        </w:numPr>
        <w:spacing w:before="24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A33D8">
        <w:rPr>
          <w:rFonts w:ascii="Times New Roman" w:hAnsi="Times New Roman" w:cs="Times New Roman"/>
          <w:b/>
          <w:bCs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7A33D8">
        <w:rPr>
          <w:rFonts w:ascii="Times New Roman" w:hAnsi="Times New Roman" w:cs="Times New Roman"/>
          <w:b/>
          <w:bCs/>
          <w:sz w:val="24"/>
          <w:szCs w:val="24"/>
        </w:rPr>
        <w:t>ebelum</w:t>
      </w:r>
      <w:proofErr w:type="spellEnd"/>
      <w:r w:rsidRPr="007A33D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a</w:t>
      </w:r>
      <w:r w:rsidRPr="007A33D8">
        <w:rPr>
          <w:rFonts w:ascii="Times New Roman" w:hAnsi="Times New Roman" w:cs="Times New Roman"/>
          <w:b/>
          <w:bCs/>
          <w:sz w:val="24"/>
          <w:szCs w:val="24"/>
        </w:rPr>
        <w:t>jak</w:t>
      </w:r>
      <w:proofErr w:type="spellEnd"/>
      <w:r w:rsidRPr="007A33D8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7A33D8">
        <w:rPr>
          <w:rFonts w:ascii="Times New Roman" w:hAnsi="Times New Roman" w:cs="Times New Roman"/>
          <w:b/>
          <w:bCs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7A33D8">
        <w:rPr>
          <w:rFonts w:ascii="Times New Roman" w:hAnsi="Times New Roman" w:cs="Times New Roman"/>
          <w:b/>
          <w:bCs/>
          <w:sz w:val="24"/>
          <w:szCs w:val="24"/>
        </w:rPr>
        <w:t>esudah</w:t>
      </w:r>
      <w:proofErr w:type="spellEnd"/>
      <w:r w:rsidRPr="007A33D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7A33D8">
        <w:rPr>
          <w:rFonts w:ascii="Times New Roman" w:hAnsi="Times New Roman" w:cs="Times New Roman"/>
          <w:b/>
          <w:bCs/>
          <w:sz w:val="24"/>
          <w:szCs w:val="24"/>
        </w:rPr>
        <w:t>ajak</w:t>
      </w:r>
      <w:proofErr w:type="spellEnd"/>
    </w:p>
    <w:p w14:paraId="37D50C22" w14:textId="10E5A5F7" w:rsidR="00BC4294" w:rsidRPr="00BC4294" w:rsidRDefault="007A33D8" w:rsidP="00BC4294">
      <w:pPr>
        <w:pStyle w:val="ListParagraph"/>
        <w:spacing w:before="240"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ikurang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rug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ikurang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ihitung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ikurang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lain-lain.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ken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fiskal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rug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rug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fiskal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rug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ihitung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otoritas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ken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UU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ken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(PKP).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ken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ikurangi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ikurang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fiskal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rkali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kena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33D8">
        <w:rPr>
          <w:rFonts w:ascii="Times New Roman" w:hAnsi="Times New Roman" w:cs="Times New Roman"/>
          <w:sz w:val="24"/>
          <w:szCs w:val="24"/>
        </w:rPr>
        <w:t>tarif</w:t>
      </w:r>
      <w:proofErr w:type="spellEnd"/>
      <w:r w:rsidRPr="007A33D8">
        <w:rPr>
          <w:rFonts w:ascii="Times New Roman" w:hAnsi="Times New Roman" w:cs="Times New Roman"/>
          <w:sz w:val="24"/>
          <w:szCs w:val="24"/>
        </w:rPr>
        <w:t>.</w:t>
      </w:r>
    </w:p>
    <w:p w14:paraId="6142EAAA" w14:textId="7BE85BAB" w:rsidR="00BC4294" w:rsidRDefault="007A33D8" w:rsidP="00BC4294">
      <w:pPr>
        <w:spacing w:before="24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mbal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</w:p>
    <w:p w14:paraId="1C11B3AC" w14:textId="32414820" w:rsidR="00BC4294" w:rsidRDefault="00BC4294" w:rsidP="00BC4294">
      <w:pPr>
        <w:pStyle w:val="ListParagraph"/>
        <w:numPr>
          <w:ilvl w:val="0"/>
          <w:numId w:val="6"/>
        </w:numPr>
        <w:spacing w:before="24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C4294">
        <w:rPr>
          <w:rFonts w:ascii="Times New Roman" w:hAnsi="Times New Roman" w:cs="Times New Roman"/>
          <w:b/>
          <w:bCs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b/>
          <w:bCs/>
          <w:sz w:val="24"/>
          <w:szCs w:val="24"/>
        </w:rPr>
        <w:t>jangka</w:t>
      </w:r>
      <w:proofErr w:type="spellEnd"/>
      <w:r w:rsidRPr="00BC429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b/>
          <w:bCs/>
          <w:sz w:val="24"/>
          <w:szCs w:val="24"/>
        </w:rPr>
        <w:t>pendek</w:t>
      </w:r>
      <w:proofErr w:type="spellEnd"/>
    </w:p>
    <w:p w14:paraId="3205E313" w14:textId="3D6EE6A6" w:rsidR="00BC4294" w:rsidRDefault="00BC4294" w:rsidP="00BC4294">
      <w:pPr>
        <w:pStyle w:val="ListParagraph"/>
        <w:spacing w:before="240"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de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de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selesai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tu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mpo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de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mutus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de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gaj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upa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u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min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cut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r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dan bonus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ndara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n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F3C5F1E" w14:textId="77777777" w:rsidR="00BC4294" w:rsidRDefault="00BC4294" w:rsidP="00BC4294">
      <w:pPr>
        <w:pStyle w:val="ListParagraph"/>
        <w:numPr>
          <w:ilvl w:val="0"/>
          <w:numId w:val="7"/>
        </w:numPr>
        <w:spacing w:before="240"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laku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D78C680" w14:textId="6293443F" w:rsidR="00BC4294" w:rsidRDefault="00BC4294" w:rsidP="00BC4294">
      <w:pPr>
        <w:pStyle w:val="ListParagraph"/>
        <w:spacing w:before="240"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laku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cut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r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dan bonus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Cut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r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cut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ompensa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Cut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r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kumula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r w:rsidRPr="00BC4294">
        <w:rPr>
          <w:rFonts w:ascii="Times New Roman" w:hAnsi="Times New Roman" w:cs="Times New Roman"/>
          <w:sz w:val="24"/>
          <w:szCs w:val="24"/>
        </w:rPr>
        <w:lastRenderedPageBreak/>
        <w:t xml:space="preserve">di mas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cut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. </w:t>
      </w:r>
      <w:r w:rsidRPr="00BC4294">
        <w:rPr>
          <w:rFonts w:ascii="Times New Roman" w:hAnsi="Times New Roman" w:cs="Times New Roman"/>
          <w:sz w:val="24"/>
          <w:szCs w:val="24"/>
        </w:rPr>
        <w:cr/>
      </w:r>
    </w:p>
    <w:p w14:paraId="46AE0BD7" w14:textId="596CBF70" w:rsidR="00BC4294" w:rsidRDefault="00BC4294" w:rsidP="00BC4294">
      <w:pPr>
        <w:pStyle w:val="ListParagraph"/>
        <w:numPr>
          <w:ilvl w:val="0"/>
          <w:numId w:val="6"/>
        </w:numPr>
        <w:spacing w:before="24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sangon</w:t>
      </w:r>
      <w:proofErr w:type="spellEnd"/>
    </w:p>
    <w:p w14:paraId="7A53002C" w14:textId="2342A0D8" w:rsidR="00BC4294" w:rsidRDefault="00BC4294" w:rsidP="00BC4294">
      <w:pPr>
        <w:pStyle w:val="ListParagraph"/>
        <w:spacing w:before="240"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13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2003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tenagakerja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mutus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ontr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(PKK)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u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u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gharga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u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gganti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lama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bayar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PKK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(PHK)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awa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una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nyetuju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non-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una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>.</w:t>
      </w:r>
      <w:r w:rsidRPr="00BC4294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laku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cr/>
        <w:t xml:space="preserve">Perusahaan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ngaku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>:</w:t>
      </w:r>
    </w:p>
    <w:p w14:paraId="38113112" w14:textId="77777777" w:rsidR="00BC4294" w:rsidRDefault="00BC4294" w:rsidP="00BC4294">
      <w:pPr>
        <w:pStyle w:val="ListParagraph"/>
        <w:numPr>
          <w:ilvl w:val="0"/>
          <w:numId w:val="8"/>
        </w:numPr>
        <w:spacing w:before="240" w:line="360" w:lineRule="auto"/>
        <w:ind w:left="127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awa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batal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>.</w:t>
      </w:r>
    </w:p>
    <w:p w14:paraId="4D81F716" w14:textId="77777777" w:rsidR="00BC4294" w:rsidRDefault="00BC4294" w:rsidP="00BC4294">
      <w:pPr>
        <w:pStyle w:val="ListParagraph"/>
        <w:numPr>
          <w:ilvl w:val="0"/>
          <w:numId w:val="8"/>
        </w:numPr>
        <w:spacing w:before="240" w:line="360" w:lineRule="auto"/>
        <w:ind w:left="127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restrukturisa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PSAK 57 (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rovi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ontinjen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ontinjen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>).</w:t>
      </w:r>
    </w:p>
    <w:p w14:paraId="1438CC6F" w14:textId="77777777" w:rsidR="00BC4294" w:rsidRDefault="00BC4294" w:rsidP="00BC4294">
      <w:pPr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awa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ukarel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tari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>:</w:t>
      </w:r>
    </w:p>
    <w:p w14:paraId="76E24608" w14:textId="77777777" w:rsidR="00BC4294" w:rsidRDefault="00BC4294" w:rsidP="00BC4294">
      <w:pPr>
        <w:pStyle w:val="ListParagraph"/>
        <w:numPr>
          <w:ilvl w:val="0"/>
          <w:numId w:val="10"/>
        </w:numPr>
        <w:spacing w:line="360" w:lineRule="auto"/>
        <w:ind w:left="1276"/>
        <w:jc w:val="both"/>
        <w:rPr>
          <w:rFonts w:ascii="Times New Roman" w:hAnsi="Times New Roman" w:cs="Times New Roman"/>
          <w:sz w:val="24"/>
          <w:szCs w:val="24"/>
        </w:rPr>
      </w:pPr>
      <w:r w:rsidRPr="00BC4294">
        <w:rPr>
          <w:rFonts w:ascii="Times New Roman" w:hAnsi="Times New Roman" w:cs="Times New Roman"/>
          <w:sz w:val="24"/>
          <w:szCs w:val="24"/>
        </w:rPr>
        <w:t xml:space="preserve">Ketik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awa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>.</w:t>
      </w:r>
    </w:p>
    <w:p w14:paraId="5ACE0DE0" w14:textId="77777777" w:rsidR="00BC4294" w:rsidRDefault="00BC4294" w:rsidP="00BC4294">
      <w:pPr>
        <w:pStyle w:val="ListParagraph"/>
        <w:numPr>
          <w:ilvl w:val="0"/>
          <w:numId w:val="10"/>
        </w:numPr>
        <w:spacing w:line="360" w:lineRule="auto"/>
        <w:ind w:left="1276"/>
        <w:jc w:val="both"/>
        <w:rPr>
          <w:rFonts w:ascii="Times New Roman" w:hAnsi="Times New Roman" w:cs="Times New Roman"/>
          <w:sz w:val="24"/>
          <w:szCs w:val="24"/>
        </w:rPr>
      </w:pPr>
      <w:r w:rsidRPr="00BC4294">
        <w:rPr>
          <w:rFonts w:ascii="Times New Roman" w:hAnsi="Times New Roman" w:cs="Times New Roman"/>
          <w:sz w:val="24"/>
          <w:szCs w:val="24"/>
        </w:rPr>
        <w:t xml:space="preserve">Ketik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mbatas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regula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ontr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awa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>.</w:t>
      </w:r>
    </w:p>
    <w:p w14:paraId="3BF91EA1" w14:textId="3F3CB3CD" w:rsidR="00BC4294" w:rsidRDefault="00BC4294" w:rsidP="00BC4294">
      <w:pPr>
        <w:spacing w:line="360" w:lineRule="auto"/>
        <w:ind w:left="91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PHK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awa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nginformasikan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dampa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dek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skonto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tu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tempo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ngukuran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skonto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kompensasi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 xml:space="preserve"> di masa </w:t>
      </w:r>
      <w:proofErr w:type="spellStart"/>
      <w:r w:rsidRPr="00BC4294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Pr="00BC4294">
        <w:rPr>
          <w:rFonts w:ascii="Times New Roman" w:hAnsi="Times New Roman" w:cs="Times New Roman"/>
          <w:sz w:val="24"/>
          <w:szCs w:val="24"/>
        </w:rPr>
        <w:t>.</w:t>
      </w:r>
    </w:p>
    <w:p w14:paraId="16CA9DE3" w14:textId="4BFE16FF" w:rsidR="00BC4294" w:rsidRDefault="00BC4294" w:rsidP="00BC4294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mbal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asc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</w:p>
    <w:p w14:paraId="48D48682" w14:textId="77777777" w:rsidR="00A37E45" w:rsidRPr="00A37E45" w:rsidRDefault="00A37E45" w:rsidP="00A37E45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7E45">
        <w:rPr>
          <w:rFonts w:ascii="Times New Roman" w:hAnsi="Times New Roman" w:cs="Times New Roman"/>
          <w:sz w:val="24"/>
          <w:szCs w:val="24"/>
        </w:rPr>
        <w:lastRenderedPageBreak/>
        <w:t>Isti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hari-ha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tap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surans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tunjang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. Jadi,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ango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n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ang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erhen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normaln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DC508A1" w14:textId="21092528" w:rsidR="00BC4294" w:rsidRDefault="00A37E45" w:rsidP="00A37E45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r w:rsidRPr="00A37E45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ergantung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6E33EA7" w14:textId="5560E1B0" w:rsidR="00A37E45" w:rsidRDefault="00A37E45" w:rsidP="00A37E45">
      <w:pPr>
        <w:pStyle w:val="ListParagraph"/>
        <w:numPr>
          <w:ilvl w:val="0"/>
          <w:numId w:val="11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A37E45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ur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ur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dana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. Pada program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ur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onstruktif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ur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dana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>.</w:t>
      </w:r>
    </w:p>
    <w:p w14:paraId="00BF052B" w14:textId="788B43CA" w:rsidR="00A37E45" w:rsidRDefault="00A37E45" w:rsidP="00A37E45">
      <w:pPr>
        <w:pStyle w:val="ListParagraph"/>
        <w:numPr>
          <w:ilvl w:val="0"/>
          <w:numId w:val="11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A37E45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sepaka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asa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nan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onstruktif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ur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dana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sepaka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kata lain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nanggung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resiko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> dana 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1B48D9A" w14:textId="77777777" w:rsidR="00A37E45" w:rsidRDefault="00A37E45" w:rsidP="00A37E45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74092DA1" w14:textId="70991D49" w:rsidR="00A37E45" w:rsidRDefault="00A37E45" w:rsidP="00A37E45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mbal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angk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anjang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innya</w:t>
      </w:r>
      <w:proofErr w:type="spellEnd"/>
    </w:p>
    <w:p w14:paraId="0342E697" w14:textId="77777777" w:rsidR="00A37E45" w:rsidRDefault="00A37E45" w:rsidP="00A37E45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atu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tempo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asan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cu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e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caca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rmane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bonus dan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ompensas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bayar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ibayark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elag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cu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sabatikal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ngharga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caca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rmane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, dan lain-lain </w:t>
      </w:r>
      <w:r w:rsidRPr="00A37E45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rlaku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C561E4C" w14:textId="2DB9A29A" w:rsidR="00A37E45" w:rsidRDefault="00A37E45" w:rsidP="00A37E45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7E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total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nitro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r w:rsidRPr="00A37E45">
        <w:rPr>
          <w:rFonts w:ascii="Times New Roman" w:hAnsi="Times New Roman" w:cs="Times New Roman"/>
          <w:sz w:val="24"/>
          <w:szCs w:val="24"/>
        </w:rPr>
        <w:cr/>
      </w:r>
      <w:r w:rsidRPr="00A37E45">
        <w:rPr>
          <w:rFonts w:ascii="Times New Roman" w:hAnsi="Times New Roman" w:cs="Times New Roman"/>
          <w:sz w:val="24"/>
          <w:szCs w:val="24"/>
        </w:rPr>
        <w:lastRenderedPageBreak/>
        <w:t>1.</w:t>
      </w:r>
      <w:r w:rsidRPr="00A37E45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r w:rsidRPr="00A37E45">
        <w:rPr>
          <w:rFonts w:ascii="Times New Roman" w:hAnsi="Times New Roman" w:cs="Times New Roman"/>
          <w:sz w:val="24"/>
          <w:szCs w:val="24"/>
        </w:rPr>
        <w:cr/>
        <w:t>2.</w:t>
      </w:r>
      <w:r w:rsidRPr="00A37E45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ya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bung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neto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r w:rsidRPr="00A37E45">
        <w:rPr>
          <w:rFonts w:ascii="Times New Roman" w:hAnsi="Times New Roman" w:cs="Times New Roman"/>
          <w:sz w:val="24"/>
          <w:szCs w:val="24"/>
        </w:rPr>
        <w:cr/>
        <w:t>3.</w:t>
      </w:r>
      <w:r w:rsidRPr="00A37E45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A37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7E45">
        <w:rPr>
          <w:rFonts w:ascii="Times New Roman" w:hAnsi="Times New Roman" w:cs="Times New Roman"/>
          <w:sz w:val="24"/>
          <w:szCs w:val="24"/>
        </w:rPr>
        <w:t>net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59FCB62" w14:textId="77777777" w:rsidR="00A37E45" w:rsidRDefault="00A37E45" w:rsidP="00A37E45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14:paraId="5FCE086C" w14:textId="1340DC2C" w:rsidR="00A37E45" w:rsidRDefault="00A37E45" w:rsidP="00A37E45">
      <w:pPr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ewa</w:t>
      </w:r>
      <w:proofErr w:type="spellEnd"/>
    </w:p>
    <w:p w14:paraId="6EAFA344" w14:textId="651003EB" w:rsidR="006E5747" w:rsidRDefault="006E5747" w:rsidP="006E5747">
      <w:pPr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SAK 30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11,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: </w:t>
      </w:r>
      <w:r w:rsidRPr="006E5747">
        <w:rPr>
          <w:rFonts w:ascii="Times New Roman" w:hAnsi="Times New Roman" w:cs="Times New Roman"/>
          <w:sz w:val="24"/>
          <w:szCs w:val="24"/>
        </w:rPr>
        <w:cr/>
        <w:t xml:space="preserve">1.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r w:rsidRPr="006E5747">
        <w:rPr>
          <w:rFonts w:ascii="Times New Roman" w:hAnsi="Times New Roman" w:cs="Times New Roman"/>
          <w:sz w:val="24"/>
          <w:szCs w:val="24"/>
        </w:rPr>
        <w:cr/>
        <w:t xml:space="preserve">2.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r w:rsidRPr="006E5747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lih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ubstansi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resiko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lep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alih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lih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ing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lih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lih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lih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ekanan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ontr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ubstans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ransaksi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>.</w:t>
      </w:r>
    </w:p>
    <w:p w14:paraId="5C638EEA" w14:textId="327347E8" w:rsidR="006E5747" w:rsidRDefault="006E5747" w:rsidP="006E5747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E5747">
        <w:rPr>
          <w:rFonts w:ascii="Times New Roman" w:hAnsi="Times New Roman" w:cs="Times New Roman"/>
          <w:b/>
          <w:bCs/>
          <w:sz w:val="24"/>
          <w:szCs w:val="24"/>
        </w:rPr>
        <w:t>Akuntansi</w:t>
      </w:r>
      <w:proofErr w:type="spellEnd"/>
      <w:r w:rsidRPr="006E574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b/>
          <w:bCs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b/>
          <w:bCs/>
          <w:sz w:val="24"/>
          <w:szCs w:val="24"/>
        </w:rPr>
        <w:t>Untuk</w:t>
      </w:r>
      <w:proofErr w:type="spellEnd"/>
      <w:r w:rsidRPr="006E5747">
        <w:rPr>
          <w:rFonts w:ascii="Times New Roman" w:hAnsi="Times New Roman" w:cs="Times New Roman"/>
          <w:b/>
          <w:bCs/>
          <w:sz w:val="24"/>
          <w:szCs w:val="24"/>
        </w:rPr>
        <w:t xml:space="preserve"> Lessee</w:t>
      </w:r>
    </w:p>
    <w:p w14:paraId="5F49006A" w14:textId="5A467D8E" w:rsidR="006E5747" w:rsidRDefault="006E5747" w:rsidP="006E5747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r w:rsidRPr="006E5747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r w:rsidRPr="006E5747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r w:rsidRPr="006E5747">
        <w:rPr>
          <w:rFonts w:ascii="Times New Roman" w:hAnsi="Times New Roman" w:cs="Times New Roman"/>
          <w:sz w:val="24"/>
          <w:szCs w:val="24"/>
        </w:rPr>
        <w:cr/>
        <w:t xml:space="preserve">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ngaku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end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waja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inimum. Nilai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u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u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kurang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u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u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waja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Rp. 100.000.000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inimum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Rp. 97.000.000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r w:rsidRPr="006E5747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723983">
        <w:rPr>
          <w:rFonts w:ascii="Times New Roman" w:hAnsi="Times New Roman" w:cs="Times New Roman"/>
          <w:i/>
          <w:iCs/>
          <w:sz w:val="24"/>
          <w:szCs w:val="24"/>
        </w:rPr>
        <w:t>Aset</w:t>
      </w:r>
      <w:proofErr w:type="spellEnd"/>
      <w:r w:rsidRPr="0072398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i/>
          <w:iCs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i/>
          <w:iCs/>
          <w:sz w:val="24"/>
          <w:szCs w:val="24"/>
        </w:rPr>
        <w:t>pembiayaan</w:t>
      </w:r>
      <w:proofErr w:type="spellEnd"/>
      <w:r w:rsidRPr="00723983">
        <w:rPr>
          <w:rFonts w:ascii="Times New Roman" w:hAnsi="Times New Roman" w:cs="Times New Roman"/>
          <w:i/>
          <w:iCs/>
          <w:sz w:val="24"/>
          <w:szCs w:val="24"/>
        </w:rPr>
        <w:tab/>
      </w:r>
      <w:r w:rsidRPr="00723983">
        <w:rPr>
          <w:rFonts w:ascii="Times New Roman" w:hAnsi="Times New Roman" w:cs="Times New Roman"/>
          <w:i/>
          <w:iCs/>
          <w:sz w:val="24"/>
          <w:szCs w:val="24"/>
        </w:rPr>
        <w:t xml:space="preserve"> 97.000.000</w:t>
      </w:r>
      <w:r w:rsidRPr="00723983">
        <w:rPr>
          <w:rFonts w:ascii="Times New Roman" w:hAnsi="Times New Roman" w:cs="Times New Roman"/>
          <w:i/>
          <w:iCs/>
          <w:sz w:val="24"/>
          <w:szCs w:val="24"/>
        </w:rPr>
        <w:cr/>
        <w:t xml:space="preserve">        </w:t>
      </w:r>
      <w:proofErr w:type="spellStart"/>
      <w:r w:rsidRPr="00723983">
        <w:rPr>
          <w:rFonts w:ascii="Times New Roman" w:hAnsi="Times New Roman" w:cs="Times New Roman"/>
          <w:i/>
          <w:iCs/>
          <w:sz w:val="24"/>
          <w:szCs w:val="24"/>
        </w:rPr>
        <w:t>Liabilitas</w:t>
      </w:r>
      <w:proofErr w:type="spellEnd"/>
      <w:r w:rsidRPr="0072398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i/>
          <w:iCs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i/>
          <w:iCs/>
          <w:sz w:val="24"/>
          <w:szCs w:val="24"/>
        </w:rPr>
        <w:t>pembiayaan</w:t>
      </w:r>
      <w:proofErr w:type="spellEnd"/>
      <w:r w:rsidRPr="00723983">
        <w:rPr>
          <w:rFonts w:ascii="Times New Roman" w:hAnsi="Times New Roman" w:cs="Times New Roman"/>
          <w:i/>
          <w:iCs/>
          <w:sz w:val="24"/>
          <w:szCs w:val="24"/>
        </w:rPr>
        <w:t>.      97.000.000</w:t>
      </w:r>
      <w:r w:rsidRPr="00723983">
        <w:rPr>
          <w:rFonts w:ascii="Times New Roman" w:hAnsi="Times New Roman" w:cs="Times New Roman"/>
          <w:i/>
          <w:iCs/>
          <w:sz w:val="24"/>
          <w:szCs w:val="24"/>
        </w:rPr>
        <w:cr/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inimum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waja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Rp. </w:t>
      </w:r>
      <w:r w:rsidRPr="006E5747">
        <w:rPr>
          <w:rFonts w:ascii="Times New Roman" w:hAnsi="Times New Roman" w:cs="Times New Roman"/>
          <w:sz w:val="24"/>
          <w:szCs w:val="24"/>
        </w:rPr>
        <w:lastRenderedPageBreak/>
        <w:t xml:space="preserve">97.000.000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u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u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Rp 10.000.000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jurnal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>:</w:t>
      </w:r>
    </w:p>
    <w:p w14:paraId="4B0CD5C3" w14:textId="77777777" w:rsidR="00723983" w:rsidRDefault="006E5747" w:rsidP="006E5747">
      <w:pPr>
        <w:pStyle w:val="ListParagraph"/>
        <w:numPr>
          <w:ilvl w:val="0"/>
          <w:numId w:val="13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6E5747">
        <w:rPr>
          <w:rFonts w:ascii="Times New Roman" w:hAnsi="Times New Roman" w:cs="Times New Roman"/>
          <w:sz w:val="24"/>
          <w:szCs w:val="24"/>
        </w:rPr>
        <w:t xml:space="preserve">Tingkat </w:t>
      </w:r>
      <w:proofErr w:type="spellStart"/>
      <w:proofErr w:type="gramStart"/>
      <w:r w:rsidRPr="006E5747">
        <w:rPr>
          <w:rFonts w:ascii="Times New Roman" w:hAnsi="Times New Roman" w:cs="Times New Roman"/>
          <w:sz w:val="24"/>
          <w:szCs w:val="24"/>
        </w:rPr>
        <w:t>diskonto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inimum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hitu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implisi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implisi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inkrement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Tingkat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implisi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incremental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kena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andai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bel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dan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ain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spellEnd"/>
    </w:p>
    <w:p w14:paraId="040A699D" w14:textId="77777777" w:rsidR="00723983" w:rsidRDefault="006E5747" w:rsidP="006E5747">
      <w:pPr>
        <w:pStyle w:val="ListParagraph"/>
        <w:numPr>
          <w:ilvl w:val="0"/>
          <w:numId w:val="13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6E5747">
        <w:rPr>
          <w:rFonts w:ascii="Times New Roman" w:hAnsi="Times New Roman" w:cs="Times New Roman"/>
          <w:sz w:val="24"/>
          <w:szCs w:val="24"/>
        </w:rPr>
        <w:t xml:space="preserve">Nilai </w:t>
      </w:r>
      <w:proofErr w:type="spellStart"/>
      <w:proofErr w:type="gramStart"/>
      <w:r w:rsidRPr="006E5747">
        <w:rPr>
          <w:rFonts w:ascii="Times New Roman" w:hAnsi="Times New Roman" w:cs="Times New Roman"/>
          <w:sz w:val="24"/>
          <w:szCs w:val="24"/>
        </w:rPr>
        <w:t>resid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resid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Nilai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resid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jami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jami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resid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jami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inimum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bandi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jami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E2717C7" w14:textId="77777777" w:rsidR="00723983" w:rsidRDefault="006E5747" w:rsidP="006E5747">
      <w:pPr>
        <w:pStyle w:val="ListParagraph"/>
        <w:numPr>
          <w:ilvl w:val="0"/>
          <w:numId w:val="13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iaya-bia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incremental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atribusi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negosias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tu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D14695F" w14:textId="77777777" w:rsidR="00723983" w:rsidRDefault="006E5747" w:rsidP="006E5747">
      <w:pPr>
        <w:pStyle w:val="ListParagraph"/>
        <w:numPr>
          <w:ilvl w:val="0"/>
          <w:numId w:val="13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isah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lunas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inimum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riodi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mperhitung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imba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misah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lulas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inimum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rental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ontinje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beban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9A5A96" w14:textId="631B162F" w:rsidR="006E5747" w:rsidRDefault="006E5747" w:rsidP="006E5747">
      <w:pPr>
        <w:pStyle w:val="ListParagraph"/>
        <w:numPr>
          <w:ilvl w:val="0"/>
          <w:numId w:val="13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usut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akui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nghenti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enyusut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usut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SAK 16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11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usut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gantu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ana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penuhi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rjanji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rali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rali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susut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umu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ana yang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de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rali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beralih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r w:rsidRPr="006E5747">
        <w:rPr>
          <w:rFonts w:ascii="Times New Roman" w:hAnsi="Times New Roman" w:cs="Times New Roman"/>
          <w:sz w:val="24"/>
          <w:szCs w:val="24"/>
        </w:rPr>
        <w:lastRenderedPageBreak/>
        <w:t xml:space="preserve">mas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disusutkan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6E5747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6E5747">
        <w:rPr>
          <w:rFonts w:ascii="Times New Roman" w:hAnsi="Times New Roman" w:cs="Times New Roman"/>
          <w:sz w:val="24"/>
          <w:szCs w:val="24"/>
        </w:rPr>
        <w:t>.</w:t>
      </w:r>
      <w:r w:rsidRPr="006E5747">
        <w:rPr>
          <w:rFonts w:ascii="Times New Roman" w:hAnsi="Times New Roman" w:cs="Times New Roman"/>
          <w:sz w:val="24"/>
          <w:szCs w:val="24"/>
        </w:rPr>
        <w:cr/>
      </w:r>
    </w:p>
    <w:p w14:paraId="212EFD84" w14:textId="57166071" w:rsidR="00723983" w:rsidRDefault="00723983" w:rsidP="00723983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ew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Lessor</w:t>
      </w:r>
    </w:p>
    <w:p w14:paraId="65CCCF63" w14:textId="02812320" w:rsidR="00723983" w:rsidRDefault="00723983" w:rsidP="00723983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r w:rsidRPr="00723983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r w:rsidRPr="00723983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lessor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aku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to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diskonto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mplisi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to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minimum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lessor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amb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sid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). Jadi,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lessor pad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minimum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amb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sid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aku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henti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alih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y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Nilai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henti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akuan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u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u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kurang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u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u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 </w:t>
      </w:r>
      <w:r w:rsidRPr="00723983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oleh lessor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24309ED4" w14:textId="77777777" w:rsidR="00723983" w:rsidRDefault="00723983" w:rsidP="00723983">
      <w:pPr>
        <w:pStyle w:val="ListParagraph"/>
        <w:numPr>
          <w:ilvl w:val="0"/>
          <w:numId w:val="14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723983">
        <w:rPr>
          <w:rFonts w:ascii="Times New Roman" w:hAnsi="Times New Roman" w:cs="Times New Roman"/>
          <w:sz w:val="24"/>
          <w:szCs w:val="24"/>
        </w:rPr>
        <w:t xml:space="preserve">Tingkat </w:t>
      </w:r>
      <w:proofErr w:type="spellStart"/>
      <w:proofErr w:type="gramStart"/>
      <w:r w:rsidRPr="00723983">
        <w:rPr>
          <w:rFonts w:ascii="Times New Roman" w:hAnsi="Times New Roman" w:cs="Times New Roman"/>
          <w:sz w:val="24"/>
          <w:szCs w:val="24"/>
        </w:rPr>
        <w:t>diskonto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to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hitu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mplisi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hitu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sso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mplisi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las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lessor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to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lain.</w:t>
      </w:r>
    </w:p>
    <w:p w14:paraId="25F4C9CE" w14:textId="77777777" w:rsidR="00723983" w:rsidRDefault="00723983" w:rsidP="00723983">
      <w:pPr>
        <w:pStyle w:val="ListParagraph"/>
        <w:numPr>
          <w:ilvl w:val="0"/>
          <w:numId w:val="14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723983">
        <w:rPr>
          <w:rFonts w:ascii="Times New Roman" w:hAnsi="Times New Roman" w:cs="Times New Roman"/>
          <w:sz w:val="24"/>
          <w:szCs w:val="24"/>
        </w:rPr>
        <w:t xml:space="preserve">Nilai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sid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sew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sid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perhitung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to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lep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sid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jami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laku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lessee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mperhitung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sid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jami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minimum. </w:t>
      </w:r>
    </w:p>
    <w:p w14:paraId="70FC72D9" w14:textId="77777777" w:rsidR="00723983" w:rsidRDefault="00723983" w:rsidP="00723983">
      <w:pPr>
        <w:pStyle w:val="ListParagraph"/>
        <w:numPr>
          <w:ilvl w:val="0"/>
          <w:numId w:val="14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lessor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amb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yesuai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mplisi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eso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07EB93A" w14:textId="1FCEDFD4" w:rsidR="00723983" w:rsidRDefault="00723983" w:rsidP="00723983">
      <w:pPr>
        <w:pStyle w:val="ListParagraph"/>
        <w:numPr>
          <w:ilvl w:val="0"/>
          <w:numId w:val="14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is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lunas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hitu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sso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mperhitung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sso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, lessor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misah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lunas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minimum pad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lastRenderedPageBreak/>
        <w:t>didasar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cermin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odi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nst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lessor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>.</w:t>
      </w:r>
      <w:r w:rsidRPr="00723983">
        <w:rPr>
          <w:rFonts w:ascii="Times New Roman" w:hAnsi="Times New Roman" w:cs="Times New Roman"/>
          <w:sz w:val="24"/>
          <w:szCs w:val="24"/>
        </w:rPr>
        <w:cr/>
      </w:r>
    </w:p>
    <w:p w14:paraId="1626157A" w14:textId="2AF935F9" w:rsidR="00723983" w:rsidRDefault="00723983" w:rsidP="00723983">
      <w:pPr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Estim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salahan</w:t>
      </w:r>
      <w:proofErr w:type="spellEnd"/>
    </w:p>
    <w:p w14:paraId="35986CA5" w14:textId="4F4D292D" w:rsidR="00723983" w:rsidRDefault="00723983" w:rsidP="0072398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kuntansi</w:t>
      </w:r>
      <w:proofErr w:type="spellEnd"/>
    </w:p>
    <w:p w14:paraId="5E317A30" w14:textId="1F1D2757" w:rsidR="00723983" w:rsidRDefault="00723983" w:rsidP="00723983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398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bandi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PSAK 25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2009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: </w:t>
      </w:r>
      <w:r w:rsidRPr="00723983">
        <w:rPr>
          <w:rFonts w:ascii="Times New Roman" w:hAnsi="Times New Roman" w:cs="Times New Roman"/>
          <w:sz w:val="24"/>
          <w:szCs w:val="24"/>
        </w:rPr>
        <w:cr/>
        <w:t xml:space="preserve">1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syarat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PSAK </w:t>
      </w:r>
      <w:r w:rsidRPr="00723983">
        <w:rPr>
          <w:rFonts w:ascii="Times New Roman" w:hAnsi="Times New Roman" w:cs="Times New Roman"/>
          <w:sz w:val="24"/>
          <w:szCs w:val="24"/>
        </w:rPr>
        <w:cr/>
        <w:t xml:space="preserve">2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nd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r w:rsidRPr="00723983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harus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harus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PSAK 24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harus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rugi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tuari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rido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>.</w:t>
      </w:r>
    </w:p>
    <w:p w14:paraId="3C7AE443" w14:textId="77777777" w:rsidR="00723983" w:rsidRDefault="00723983" w:rsidP="00723983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14:paraId="17E7A5AD" w14:textId="642341CE" w:rsidR="00723983" w:rsidRDefault="00723983" w:rsidP="0072398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Estimasi</w:t>
      </w:r>
      <w:proofErr w:type="spellEnd"/>
    </w:p>
    <w:p w14:paraId="37A063B0" w14:textId="6C783EA4" w:rsidR="00723983" w:rsidRDefault="00723983" w:rsidP="00723983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3983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mua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ukuran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esti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asion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yiap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nd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: </w:t>
      </w:r>
      <w:r w:rsidRPr="00723983">
        <w:rPr>
          <w:rFonts w:ascii="Times New Roman" w:hAnsi="Times New Roman" w:cs="Times New Roman"/>
          <w:sz w:val="24"/>
          <w:szCs w:val="24"/>
        </w:rPr>
        <w:cr/>
        <w:t xml:space="preserve">1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tagi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r w:rsidRPr="00723983">
        <w:rPr>
          <w:rFonts w:ascii="Times New Roman" w:hAnsi="Times New Roman" w:cs="Times New Roman"/>
          <w:sz w:val="24"/>
          <w:szCs w:val="24"/>
        </w:rPr>
        <w:cr/>
        <w:t xml:space="preserve">2. Mas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presi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is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depresi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amortis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r w:rsidRPr="00723983">
        <w:rPr>
          <w:rFonts w:ascii="Times New Roman" w:hAnsi="Times New Roman" w:cs="Times New Roman"/>
          <w:sz w:val="24"/>
          <w:szCs w:val="24"/>
        </w:rPr>
        <w:cr/>
      </w:r>
      <w:r w:rsidRPr="00723983">
        <w:rPr>
          <w:rFonts w:ascii="Times New Roman" w:hAnsi="Times New Roman" w:cs="Times New Roman"/>
          <w:sz w:val="24"/>
          <w:szCs w:val="24"/>
        </w:rPr>
        <w:lastRenderedPageBreak/>
        <w:t xml:space="preserve">3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gar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r w:rsidRPr="00723983">
        <w:rPr>
          <w:rFonts w:ascii="Times New Roman" w:hAnsi="Times New Roman" w:cs="Times New Roman"/>
          <w:sz w:val="24"/>
          <w:szCs w:val="24"/>
        </w:rPr>
        <w:cr/>
        <w:t xml:space="preserve">4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sedia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us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r w:rsidRPr="00723983">
        <w:rPr>
          <w:rFonts w:ascii="Times New Roman" w:hAnsi="Times New Roman" w:cs="Times New Roman"/>
          <w:sz w:val="24"/>
          <w:szCs w:val="24"/>
        </w:rPr>
        <w:cr/>
        <w:t xml:space="preserve">5. Mas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angguh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cr/>
        <w:t xml:space="preserve">6. Nilai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waja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r w:rsidRPr="00723983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revi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oleh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rek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yesuai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cat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odi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kspekt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>.</w:t>
      </w:r>
    </w:p>
    <w:p w14:paraId="5C0806BF" w14:textId="77777777" w:rsidR="003873A8" w:rsidRDefault="003873A8" w:rsidP="00723983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14:paraId="2CF85085" w14:textId="6E0F4939" w:rsidR="00723983" w:rsidRDefault="00723983" w:rsidP="0072398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salahan</w:t>
      </w:r>
      <w:proofErr w:type="spellEnd"/>
    </w:p>
    <w:p w14:paraId="5B790C3D" w14:textId="455F5FED" w:rsidR="00723983" w:rsidRDefault="00723983" w:rsidP="00723983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material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material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sengaj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korek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selesai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orek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o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o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korek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mpakny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trospektif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r w:rsidRPr="00723983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PSAK 25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2009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lalai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cantum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gagal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nd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23983">
        <w:rPr>
          <w:rFonts w:ascii="Times New Roman" w:hAnsi="Times New Roman" w:cs="Times New Roman"/>
          <w:sz w:val="24"/>
          <w:szCs w:val="24"/>
        </w:rPr>
        <w:t>yang :</w:t>
      </w:r>
      <w:proofErr w:type="gram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r w:rsidRPr="00723983">
        <w:rPr>
          <w:rFonts w:ascii="Times New Roman" w:hAnsi="Times New Roman" w:cs="Times New Roman"/>
          <w:sz w:val="24"/>
          <w:szCs w:val="24"/>
        </w:rPr>
        <w:cr/>
        <w:t xml:space="preserve">1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r w:rsidRPr="00723983">
        <w:rPr>
          <w:rFonts w:ascii="Times New Roman" w:hAnsi="Times New Roman" w:cs="Times New Roman"/>
          <w:sz w:val="24"/>
          <w:szCs w:val="24"/>
        </w:rPr>
        <w:cr/>
        <w:t xml:space="preserve">2.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rasional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ipergun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. </w:t>
      </w:r>
      <w:r w:rsidRPr="00723983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interpretasi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3983">
        <w:rPr>
          <w:rFonts w:ascii="Times New Roman" w:hAnsi="Times New Roman" w:cs="Times New Roman"/>
          <w:sz w:val="24"/>
          <w:szCs w:val="24"/>
        </w:rPr>
        <w:t>kecurangan</w:t>
      </w:r>
      <w:proofErr w:type="spellEnd"/>
      <w:r w:rsidRPr="00723983">
        <w:rPr>
          <w:rFonts w:ascii="Times New Roman" w:hAnsi="Times New Roman" w:cs="Times New Roman"/>
          <w:sz w:val="24"/>
          <w:szCs w:val="24"/>
        </w:rPr>
        <w:t>.</w:t>
      </w:r>
    </w:p>
    <w:p w14:paraId="76EFE6DA" w14:textId="77777777" w:rsidR="003873A8" w:rsidRDefault="003873A8" w:rsidP="00723983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14:paraId="4CBDD0A3" w14:textId="087F0B39" w:rsidR="003873A8" w:rsidRDefault="003873A8" w:rsidP="003873A8">
      <w:pPr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ru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Kas</w:t>
      </w:r>
    </w:p>
    <w:p w14:paraId="08BB135C" w14:textId="5484A096" w:rsidR="003873A8" w:rsidRDefault="003873A8" w:rsidP="003873A8">
      <w:p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706D09BD" w14:textId="77777777" w:rsidR="003873A8" w:rsidRDefault="003873A8" w:rsidP="003873A8">
      <w:pPr>
        <w:pStyle w:val="ListParagraph"/>
        <w:numPr>
          <w:ilvl w:val="0"/>
          <w:numId w:val="7"/>
        </w:numPr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73A8">
        <w:rPr>
          <w:rFonts w:ascii="Times New Roman" w:hAnsi="Times New Roman" w:cs="Times New Roman"/>
          <w:sz w:val="24"/>
          <w:szCs w:val="24"/>
        </w:rPr>
        <w:lastRenderedPageBreak/>
        <w:t>Aktiv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ransaksi-transak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ilapor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rug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ih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nde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kun-aku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car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non kas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car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operasi.</w:t>
      </w:r>
      <w:proofErr w:type="spellEnd"/>
    </w:p>
    <w:p w14:paraId="4C2F86AE" w14:textId="77777777" w:rsidR="003873A8" w:rsidRDefault="003873A8" w:rsidP="003873A8">
      <w:pPr>
        <w:pStyle w:val="ListParagraph"/>
        <w:numPr>
          <w:ilvl w:val="0"/>
          <w:numId w:val="7"/>
        </w:numPr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ransaksi-transak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car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set-ase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berwujud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253FFBD" w14:textId="269FBA06" w:rsidR="003873A8" w:rsidRDefault="003873A8" w:rsidP="003873A8">
      <w:pPr>
        <w:pStyle w:val="ListParagraph"/>
        <w:numPr>
          <w:ilvl w:val="0"/>
          <w:numId w:val="7"/>
        </w:numPr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ndana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ransaksi-transak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eku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ndana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8B03B8A" w14:textId="77777777" w:rsidR="003873A8" w:rsidRDefault="003873A8" w:rsidP="003873A8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14:paraId="0CDE408F" w14:textId="03A7BF09" w:rsidR="003873A8" w:rsidRPr="003873A8" w:rsidRDefault="003873A8" w:rsidP="003873A8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ru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Kas</w:t>
      </w:r>
    </w:p>
    <w:p w14:paraId="555877FD" w14:textId="1BB34FCD" w:rsidR="003873A8" w:rsidRDefault="003873A8" w:rsidP="003873A8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73A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ndana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873A8">
        <w:rPr>
          <w:rFonts w:ascii="Times New Roman" w:hAnsi="Times New Roman" w:cs="Times New Roman"/>
          <w:sz w:val="24"/>
          <w:szCs w:val="24"/>
        </w:rPr>
        <w:t>langsung,sebelum</w:t>
      </w:r>
      <w:proofErr w:type="spellEnd"/>
      <w:proofErr w:type="gram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. </w:t>
      </w:r>
      <w:r w:rsidRPr="003873A8">
        <w:rPr>
          <w:rFonts w:ascii="Times New Roman" w:hAnsi="Times New Roman" w:cs="Times New Roman"/>
          <w:sz w:val="24"/>
          <w:szCs w:val="24"/>
        </w:rPr>
        <w:cr/>
        <w:t xml:space="preserve">1.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komparatif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eku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873A8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Pr="003873A8">
        <w:rPr>
          <w:rFonts w:ascii="Times New Roman" w:hAnsi="Times New Roman" w:cs="Times New Roman"/>
          <w:sz w:val="24"/>
          <w:szCs w:val="24"/>
        </w:rPr>
        <w:cr/>
        <w:t xml:space="preserve">2.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rug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r w:rsidRPr="003873A8">
        <w:rPr>
          <w:rFonts w:ascii="Times New Roman" w:hAnsi="Times New Roman" w:cs="Times New Roman"/>
          <w:sz w:val="24"/>
          <w:szCs w:val="24"/>
        </w:rPr>
        <w:cr/>
        <w:t xml:space="preserve">3. Data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ivide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una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hutang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>.</w:t>
      </w:r>
    </w:p>
    <w:p w14:paraId="49093BCC" w14:textId="77777777" w:rsidR="003873A8" w:rsidRDefault="003873A8" w:rsidP="003873A8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14:paraId="41277DF3" w14:textId="0247D02A" w:rsidR="003873A8" w:rsidRDefault="003873A8" w:rsidP="003873A8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ru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Kas</w:t>
      </w:r>
    </w:p>
    <w:p w14:paraId="18098093" w14:textId="032343DC" w:rsidR="003873A8" w:rsidRDefault="003873A8" w:rsidP="003873A8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7AEF08FD" w14:textId="4B017073" w:rsidR="003873A8" w:rsidRDefault="003873A8" w:rsidP="003873A8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 w:rsidRPr="003873A8">
        <w:rPr>
          <w:rFonts w:ascii="Times New Roman" w:hAnsi="Times New Roman" w:cs="Times New Roman"/>
          <w:sz w:val="24"/>
          <w:szCs w:val="24"/>
        </w:rPr>
        <w:t>Langkah-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kas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odifik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>.</w:t>
      </w:r>
    </w:p>
    <w:p w14:paraId="1143D727" w14:textId="77777777" w:rsidR="003873A8" w:rsidRDefault="003873A8" w:rsidP="003873A8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14:paraId="563CFB47" w14:textId="1CD37BAF" w:rsidR="003873A8" w:rsidRDefault="003873A8" w:rsidP="003873A8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ngsung</w:t>
      </w:r>
      <w:proofErr w:type="spellEnd"/>
    </w:p>
    <w:p w14:paraId="783CAE8E" w14:textId="037DBECA" w:rsidR="003873A8" w:rsidRDefault="003873A8" w:rsidP="003873A8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73A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r w:rsidRPr="003873A8">
        <w:rPr>
          <w:rFonts w:ascii="Times New Roman" w:hAnsi="Times New Roman" w:cs="Times New Roman"/>
          <w:sz w:val="24"/>
          <w:szCs w:val="24"/>
        </w:rPr>
        <w:cr/>
        <w:t xml:space="preserve">1.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kerugi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car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. </w:t>
      </w:r>
      <w:r w:rsidRPr="003873A8">
        <w:rPr>
          <w:rFonts w:ascii="Times New Roman" w:hAnsi="Times New Roman" w:cs="Times New Roman"/>
          <w:sz w:val="24"/>
          <w:szCs w:val="24"/>
        </w:rPr>
        <w:cr/>
      </w:r>
      <w:r w:rsidRPr="003873A8">
        <w:rPr>
          <w:rFonts w:ascii="Times New Roman" w:hAnsi="Times New Roman" w:cs="Times New Roman"/>
          <w:sz w:val="24"/>
          <w:szCs w:val="24"/>
        </w:rPr>
        <w:lastRenderedPageBreak/>
        <w:t xml:space="preserve">2.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beban-beb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tuna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depresi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mortisasi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. </w:t>
      </w:r>
      <w:r w:rsidRPr="003873A8">
        <w:rPr>
          <w:rFonts w:ascii="Times New Roman" w:hAnsi="Times New Roman" w:cs="Times New Roman"/>
          <w:sz w:val="24"/>
          <w:szCs w:val="24"/>
        </w:rPr>
        <w:cr/>
        <w:t xml:space="preserve">3.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saldo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kun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car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iabilitas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73A8">
        <w:rPr>
          <w:rFonts w:ascii="Times New Roman" w:hAnsi="Times New Roman" w:cs="Times New Roman"/>
          <w:sz w:val="24"/>
          <w:szCs w:val="24"/>
        </w:rPr>
        <w:t>lancar</w:t>
      </w:r>
      <w:proofErr w:type="spellEnd"/>
      <w:r w:rsidRPr="003873A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A0D0B4D" w14:textId="3DEB455F" w:rsidR="00CC5479" w:rsidRDefault="00CC5479" w:rsidP="00CC547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5D11AB1" w14:textId="53C2FB81" w:rsidR="00CC5479" w:rsidRDefault="00CC5479" w:rsidP="00CC5479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K</w:t>
      </w:r>
      <w:r w:rsidR="0084365C">
        <w:rPr>
          <w:rFonts w:ascii="Times New Roman" w:hAnsi="Times New Roman" w:cs="Times New Roman"/>
          <w:b/>
          <w:bCs/>
          <w:sz w:val="24"/>
          <w:szCs w:val="24"/>
        </w:rPr>
        <w:t>ESIMPULAN</w:t>
      </w:r>
    </w:p>
    <w:p w14:paraId="43714F5D" w14:textId="03D77C54" w:rsidR="00CC5479" w:rsidRDefault="00CC5479" w:rsidP="00CC5479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>.</w:t>
      </w:r>
      <w:r w:rsidRPr="00CC5479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fiskal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uanganny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ompensa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ndek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sango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muany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ubstan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mbeda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andal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iperbaik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retrospektif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>.</w:t>
      </w:r>
      <w:r w:rsidRPr="00CC5479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lengkap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ndana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tandar-standar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regulas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pemangku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5479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CC5479">
        <w:rPr>
          <w:rFonts w:ascii="Times New Roman" w:hAnsi="Times New Roman" w:cs="Times New Roman"/>
          <w:sz w:val="24"/>
          <w:szCs w:val="24"/>
        </w:rPr>
        <w:t>.</w:t>
      </w:r>
    </w:p>
    <w:p w14:paraId="7CC95EE8" w14:textId="4396F7CD" w:rsidR="00CC5479" w:rsidRDefault="00CC5479" w:rsidP="00CC547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AD4200" w14:textId="1978F3B5" w:rsidR="00CC5479" w:rsidRDefault="00CC5479" w:rsidP="00CC5479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0C23ED46" w14:textId="596B2F9A" w:rsidR="00CC5479" w:rsidRPr="00CC5479" w:rsidRDefault="00CC5479" w:rsidP="00CC5479">
      <w:pPr>
        <w:widowControl w:val="0"/>
        <w:autoSpaceDE w:val="0"/>
        <w:autoSpaceDN w:val="0"/>
        <w:adjustRightInd w:val="0"/>
        <w:spacing w:line="360" w:lineRule="auto"/>
        <w:ind w:left="1276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C5479">
        <w:rPr>
          <w:rFonts w:ascii="Times New Roman" w:hAnsi="Times New Roman" w:cs="Times New Roman"/>
          <w:noProof/>
          <w:sz w:val="24"/>
          <w:szCs w:val="24"/>
        </w:rPr>
        <w:t xml:space="preserve">Martani, D., Siregar, S. V., Wardhani, R., Farahmita, A., Tanujaya, E., &amp; Hidayat, T. (2019). </w:t>
      </w:r>
      <w:r w:rsidRPr="00CC5479">
        <w:rPr>
          <w:rFonts w:ascii="Times New Roman" w:hAnsi="Times New Roman" w:cs="Times New Roman"/>
          <w:i/>
          <w:iCs/>
          <w:noProof/>
          <w:sz w:val="24"/>
          <w:szCs w:val="24"/>
        </w:rPr>
        <w:t>AKUNTANSI KEUANGAN MENENGAH BERBASIS PSAK</w:t>
      </w:r>
      <w:r w:rsidRPr="00CC5479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14:paraId="502A2F35" w14:textId="1EDB2D72" w:rsidR="00CC5479" w:rsidRPr="00CC5479" w:rsidRDefault="00CC5479" w:rsidP="00CC5479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FF2A972" w14:textId="77777777" w:rsidR="00A37E45" w:rsidRPr="00A37E45" w:rsidRDefault="00A37E45" w:rsidP="00A37E45">
      <w:pPr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B20EFB2" w14:textId="77777777" w:rsidR="0069001C" w:rsidRPr="0069001C" w:rsidRDefault="0069001C" w:rsidP="0069001C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14:paraId="668677F1" w14:textId="77777777" w:rsidR="00517C2E" w:rsidRPr="00517C2E" w:rsidRDefault="00517C2E" w:rsidP="00517C2E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A114F84" w14:textId="62187261" w:rsidR="00517C2E" w:rsidRDefault="00517C2E" w:rsidP="00517C2E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061E489" w14:textId="02A833B5" w:rsidR="009A33A6" w:rsidRPr="009A33A6" w:rsidRDefault="009A33A6" w:rsidP="009A33A6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33A6">
        <w:rPr>
          <w:rFonts w:ascii="Times New Roman" w:hAnsi="Times New Roman" w:cs="Times New Roman"/>
          <w:sz w:val="24"/>
          <w:szCs w:val="24"/>
        </w:rPr>
        <w:lastRenderedPageBreak/>
        <w:t>Jelask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>!</w:t>
      </w:r>
      <w:r w:rsidRPr="009A33A6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>:</w:t>
      </w:r>
    </w:p>
    <w:p w14:paraId="5EE8DD09" w14:textId="77234C5C" w:rsidR="00517C2E" w:rsidRPr="009A33A6" w:rsidRDefault="009A33A6" w:rsidP="009A33A6">
      <w:p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PSAK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>.</w:t>
      </w:r>
      <w:r w:rsidRPr="009A33A6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taksir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kira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kira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umur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>.</w:t>
      </w:r>
      <w:r w:rsidRPr="009A33A6">
        <w:rPr>
          <w:rFonts w:ascii="Times New Roman" w:hAnsi="Times New Roman" w:cs="Times New Roman"/>
          <w:sz w:val="24"/>
          <w:szCs w:val="24"/>
        </w:rPr>
        <w:cr/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9A33A6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9A33A6">
        <w:rPr>
          <w:rFonts w:ascii="Times New Roman" w:hAnsi="Times New Roman" w:cs="Times New Roman"/>
          <w:sz w:val="24"/>
          <w:szCs w:val="24"/>
        </w:rPr>
        <w:t>.</w:t>
      </w:r>
    </w:p>
    <w:sectPr w:rsidR="00517C2E" w:rsidRPr="009A33A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B22D39"/>
    <w:multiLevelType w:val="hybridMultilevel"/>
    <w:tmpl w:val="C56C7050"/>
    <w:lvl w:ilvl="0" w:tplc="408CB70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 w15:restartNumberingAfterBreak="0">
    <w:nsid w:val="05F6685C"/>
    <w:multiLevelType w:val="hybridMultilevel"/>
    <w:tmpl w:val="B0240182"/>
    <w:lvl w:ilvl="0" w:tplc="38090011">
      <w:start w:val="1"/>
      <w:numFmt w:val="decimal"/>
      <w:lvlText w:val="%1)"/>
      <w:lvlJc w:val="left"/>
      <w:pPr>
        <w:ind w:left="1506" w:hanging="360"/>
      </w:p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2" w15:restartNumberingAfterBreak="0">
    <w:nsid w:val="09441A60"/>
    <w:multiLevelType w:val="hybridMultilevel"/>
    <w:tmpl w:val="8646A4AA"/>
    <w:lvl w:ilvl="0" w:tplc="190419E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" w15:restartNumberingAfterBreak="0">
    <w:nsid w:val="115344C8"/>
    <w:multiLevelType w:val="hybridMultilevel"/>
    <w:tmpl w:val="D05C081C"/>
    <w:lvl w:ilvl="0" w:tplc="38090011">
      <w:start w:val="1"/>
      <w:numFmt w:val="decimal"/>
      <w:lvlText w:val="%1)"/>
      <w:lvlJc w:val="left"/>
      <w:pPr>
        <w:ind w:left="1506" w:hanging="360"/>
      </w:p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4" w15:restartNumberingAfterBreak="0">
    <w:nsid w:val="205877F5"/>
    <w:multiLevelType w:val="hybridMultilevel"/>
    <w:tmpl w:val="1BBC517A"/>
    <w:lvl w:ilvl="0" w:tplc="06E02D6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 w15:restartNumberingAfterBreak="0">
    <w:nsid w:val="26E43F14"/>
    <w:multiLevelType w:val="hybridMultilevel"/>
    <w:tmpl w:val="E5D25BC8"/>
    <w:lvl w:ilvl="0" w:tplc="38090001">
      <w:start w:val="1"/>
      <w:numFmt w:val="bullet"/>
      <w:lvlText w:val=""/>
      <w:lvlJc w:val="left"/>
      <w:pPr>
        <w:ind w:left="1506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226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946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66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86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106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826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546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66" w:hanging="360"/>
      </w:pPr>
      <w:rPr>
        <w:rFonts w:ascii="Wingdings" w:hAnsi="Wingdings" w:hint="default"/>
      </w:rPr>
    </w:lvl>
  </w:abstractNum>
  <w:abstractNum w:abstractNumId="6" w15:restartNumberingAfterBreak="0">
    <w:nsid w:val="2E8A1D76"/>
    <w:multiLevelType w:val="hybridMultilevel"/>
    <w:tmpl w:val="CF00B598"/>
    <w:lvl w:ilvl="0" w:tplc="38090011">
      <w:start w:val="1"/>
      <w:numFmt w:val="decimal"/>
      <w:lvlText w:val="%1)"/>
      <w:lvlJc w:val="left"/>
      <w:pPr>
        <w:ind w:left="1506" w:hanging="360"/>
      </w:p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7" w15:restartNumberingAfterBreak="0">
    <w:nsid w:val="316D5467"/>
    <w:multiLevelType w:val="hybridMultilevel"/>
    <w:tmpl w:val="A9DCCD86"/>
    <w:lvl w:ilvl="0" w:tplc="FE9EB01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 w15:restartNumberingAfterBreak="0">
    <w:nsid w:val="32C85025"/>
    <w:multiLevelType w:val="hybridMultilevel"/>
    <w:tmpl w:val="B19050BC"/>
    <w:lvl w:ilvl="0" w:tplc="38090011">
      <w:start w:val="1"/>
      <w:numFmt w:val="decimal"/>
      <w:lvlText w:val="%1)"/>
      <w:lvlJc w:val="left"/>
      <w:pPr>
        <w:ind w:left="1506" w:hanging="360"/>
      </w:p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9" w15:restartNumberingAfterBreak="0">
    <w:nsid w:val="3B1B34D4"/>
    <w:multiLevelType w:val="hybridMultilevel"/>
    <w:tmpl w:val="E45E8EDA"/>
    <w:lvl w:ilvl="0" w:tplc="BFEEA17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 w15:restartNumberingAfterBreak="0">
    <w:nsid w:val="4942303C"/>
    <w:multiLevelType w:val="hybridMultilevel"/>
    <w:tmpl w:val="2AA2E0C0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0201FE7"/>
    <w:multiLevelType w:val="hybridMultilevel"/>
    <w:tmpl w:val="72EEA60E"/>
    <w:lvl w:ilvl="0" w:tplc="256AC8D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" w15:restartNumberingAfterBreak="0">
    <w:nsid w:val="5815760E"/>
    <w:multiLevelType w:val="hybridMultilevel"/>
    <w:tmpl w:val="E5EAD244"/>
    <w:lvl w:ilvl="0" w:tplc="DE1C525C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3" w15:restartNumberingAfterBreak="0">
    <w:nsid w:val="62065520"/>
    <w:multiLevelType w:val="hybridMultilevel"/>
    <w:tmpl w:val="D0D8A424"/>
    <w:lvl w:ilvl="0" w:tplc="036A3598">
      <w:start w:val="1"/>
      <w:numFmt w:val="decimal"/>
      <w:lvlText w:val="%1)"/>
      <w:lvlJc w:val="left"/>
      <w:pPr>
        <w:ind w:left="219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6" w:hanging="360"/>
      </w:pPr>
    </w:lvl>
    <w:lvl w:ilvl="2" w:tplc="3809001B" w:tentative="1">
      <w:start w:val="1"/>
      <w:numFmt w:val="lowerRoman"/>
      <w:lvlText w:val="%3."/>
      <w:lvlJc w:val="right"/>
      <w:pPr>
        <w:ind w:left="3076" w:hanging="180"/>
      </w:pPr>
    </w:lvl>
    <w:lvl w:ilvl="3" w:tplc="3809000F" w:tentative="1">
      <w:start w:val="1"/>
      <w:numFmt w:val="decimal"/>
      <w:lvlText w:val="%4."/>
      <w:lvlJc w:val="left"/>
      <w:pPr>
        <w:ind w:left="3796" w:hanging="360"/>
      </w:pPr>
    </w:lvl>
    <w:lvl w:ilvl="4" w:tplc="38090019" w:tentative="1">
      <w:start w:val="1"/>
      <w:numFmt w:val="lowerLetter"/>
      <w:lvlText w:val="%5."/>
      <w:lvlJc w:val="left"/>
      <w:pPr>
        <w:ind w:left="4516" w:hanging="360"/>
      </w:pPr>
    </w:lvl>
    <w:lvl w:ilvl="5" w:tplc="3809001B" w:tentative="1">
      <w:start w:val="1"/>
      <w:numFmt w:val="lowerRoman"/>
      <w:lvlText w:val="%6."/>
      <w:lvlJc w:val="right"/>
      <w:pPr>
        <w:ind w:left="5236" w:hanging="180"/>
      </w:pPr>
    </w:lvl>
    <w:lvl w:ilvl="6" w:tplc="3809000F" w:tentative="1">
      <w:start w:val="1"/>
      <w:numFmt w:val="decimal"/>
      <w:lvlText w:val="%7."/>
      <w:lvlJc w:val="left"/>
      <w:pPr>
        <w:ind w:left="5956" w:hanging="360"/>
      </w:pPr>
    </w:lvl>
    <w:lvl w:ilvl="7" w:tplc="38090019" w:tentative="1">
      <w:start w:val="1"/>
      <w:numFmt w:val="lowerLetter"/>
      <w:lvlText w:val="%8."/>
      <w:lvlJc w:val="left"/>
      <w:pPr>
        <w:ind w:left="6676" w:hanging="360"/>
      </w:pPr>
    </w:lvl>
    <w:lvl w:ilvl="8" w:tplc="38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14" w15:restartNumberingAfterBreak="0">
    <w:nsid w:val="660B0017"/>
    <w:multiLevelType w:val="hybridMultilevel"/>
    <w:tmpl w:val="842E5CA8"/>
    <w:lvl w:ilvl="0" w:tplc="FCBA1BD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" w15:restartNumberingAfterBreak="0">
    <w:nsid w:val="6D645F10"/>
    <w:multiLevelType w:val="hybridMultilevel"/>
    <w:tmpl w:val="33469608"/>
    <w:lvl w:ilvl="0" w:tplc="926E0E54">
      <w:start w:val="1"/>
      <w:numFmt w:val="decimal"/>
      <w:lvlText w:val="%1."/>
      <w:lvlJc w:val="left"/>
      <w:pPr>
        <w:ind w:left="851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571" w:hanging="360"/>
      </w:pPr>
    </w:lvl>
    <w:lvl w:ilvl="2" w:tplc="3809001B" w:tentative="1">
      <w:start w:val="1"/>
      <w:numFmt w:val="lowerRoman"/>
      <w:lvlText w:val="%3."/>
      <w:lvlJc w:val="right"/>
      <w:pPr>
        <w:ind w:left="2291" w:hanging="180"/>
      </w:pPr>
    </w:lvl>
    <w:lvl w:ilvl="3" w:tplc="3809000F" w:tentative="1">
      <w:start w:val="1"/>
      <w:numFmt w:val="decimal"/>
      <w:lvlText w:val="%4."/>
      <w:lvlJc w:val="left"/>
      <w:pPr>
        <w:ind w:left="3011" w:hanging="360"/>
      </w:pPr>
    </w:lvl>
    <w:lvl w:ilvl="4" w:tplc="38090019" w:tentative="1">
      <w:start w:val="1"/>
      <w:numFmt w:val="lowerLetter"/>
      <w:lvlText w:val="%5."/>
      <w:lvlJc w:val="left"/>
      <w:pPr>
        <w:ind w:left="3731" w:hanging="360"/>
      </w:pPr>
    </w:lvl>
    <w:lvl w:ilvl="5" w:tplc="3809001B" w:tentative="1">
      <w:start w:val="1"/>
      <w:numFmt w:val="lowerRoman"/>
      <w:lvlText w:val="%6."/>
      <w:lvlJc w:val="right"/>
      <w:pPr>
        <w:ind w:left="4451" w:hanging="180"/>
      </w:pPr>
    </w:lvl>
    <w:lvl w:ilvl="6" w:tplc="3809000F" w:tentative="1">
      <w:start w:val="1"/>
      <w:numFmt w:val="decimal"/>
      <w:lvlText w:val="%7."/>
      <w:lvlJc w:val="left"/>
      <w:pPr>
        <w:ind w:left="5171" w:hanging="360"/>
      </w:pPr>
    </w:lvl>
    <w:lvl w:ilvl="7" w:tplc="38090019" w:tentative="1">
      <w:start w:val="1"/>
      <w:numFmt w:val="lowerLetter"/>
      <w:lvlText w:val="%8."/>
      <w:lvlJc w:val="left"/>
      <w:pPr>
        <w:ind w:left="5891" w:hanging="360"/>
      </w:pPr>
    </w:lvl>
    <w:lvl w:ilvl="8" w:tplc="3809001B" w:tentative="1">
      <w:start w:val="1"/>
      <w:numFmt w:val="lowerRoman"/>
      <w:lvlText w:val="%9."/>
      <w:lvlJc w:val="right"/>
      <w:pPr>
        <w:ind w:left="6611" w:hanging="180"/>
      </w:pPr>
    </w:lvl>
  </w:abstractNum>
  <w:abstractNum w:abstractNumId="16" w15:restartNumberingAfterBreak="0">
    <w:nsid w:val="71D250BE"/>
    <w:multiLevelType w:val="hybridMultilevel"/>
    <w:tmpl w:val="58A08AB4"/>
    <w:lvl w:ilvl="0" w:tplc="036A3598">
      <w:start w:val="1"/>
      <w:numFmt w:val="decimal"/>
      <w:lvlText w:val="%1)"/>
      <w:lvlJc w:val="left"/>
      <w:pPr>
        <w:ind w:left="127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96" w:hanging="360"/>
      </w:pPr>
    </w:lvl>
    <w:lvl w:ilvl="2" w:tplc="3809001B" w:tentative="1">
      <w:start w:val="1"/>
      <w:numFmt w:val="lowerRoman"/>
      <w:lvlText w:val="%3."/>
      <w:lvlJc w:val="right"/>
      <w:pPr>
        <w:ind w:left="2716" w:hanging="180"/>
      </w:pPr>
    </w:lvl>
    <w:lvl w:ilvl="3" w:tplc="3809000F" w:tentative="1">
      <w:start w:val="1"/>
      <w:numFmt w:val="decimal"/>
      <w:lvlText w:val="%4."/>
      <w:lvlJc w:val="left"/>
      <w:pPr>
        <w:ind w:left="3436" w:hanging="360"/>
      </w:pPr>
    </w:lvl>
    <w:lvl w:ilvl="4" w:tplc="38090019" w:tentative="1">
      <w:start w:val="1"/>
      <w:numFmt w:val="lowerLetter"/>
      <w:lvlText w:val="%5."/>
      <w:lvlJc w:val="left"/>
      <w:pPr>
        <w:ind w:left="4156" w:hanging="360"/>
      </w:pPr>
    </w:lvl>
    <w:lvl w:ilvl="5" w:tplc="3809001B" w:tentative="1">
      <w:start w:val="1"/>
      <w:numFmt w:val="lowerRoman"/>
      <w:lvlText w:val="%6."/>
      <w:lvlJc w:val="right"/>
      <w:pPr>
        <w:ind w:left="4876" w:hanging="180"/>
      </w:pPr>
    </w:lvl>
    <w:lvl w:ilvl="6" w:tplc="3809000F" w:tentative="1">
      <w:start w:val="1"/>
      <w:numFmt w:val="decimal"/>
      <w:lvlText w:val="%7."/>
      <w:lvlJc w:val="left"/>
      <w:pPr>
        <w:ind w:left="5596" w:hanging="360"/>
      </w:pPr>
    </w:lvl>
    <w:lvl w:ilvl="7" w:tplc="38090019" w:tentative="1">
      <w:start w:val="1"/>
      <w:numFmt w:val="lowerLetter"/>
      <w:lvlText w:val="%8."/>
      <w:lvlJc w:val="left"/>
      <w:pPr>
        <w:ind w:left="6316" w:hanging="360"/>
      </w:pPr>
    </w:lvl>
    <w:lvl w:ilvl="8" w:tplc="3809001B" w:tentative="1">
      <w:start w:val="1"/>
      <w:numFmt w:val="lowerRoman"/>
      <w:lvlText w:val="%9."/>
      <w:lvlJc w:val="right"/>
      <w:pPr>
        <w:ind w:left="7036" w:hanging="180"/>
      </w:pPr>
    </w:lvl>
  </w:abstractNum>
  <w:num w:numId="1">
    <w:abstractNumId w:val="10"/>
  </w:num>
  <w:num w:numId="2">
    <w:abstractNumId w:val="11"/>
  </w:num>
  <w:num w:numId="3">
    <w:abstractNumId w:val="4"/>
  </w:num>
  <w:num w:numId="4">
    <w:abstractNumId w:val="7"/>
  </w:num>
  <w:num w:numId="5">
    <w:abstractNumId w:val="14"/>
  </w:num>
  <w:num w:numId="6">
    <w:abstractNumId w:val="0"/>
  </w:num>
  <w:num w:numId="7">
    <w:abstractNumId w:val="5"/>
  </w:num>
  <w:num w:numId="8">
    <w:abstractNumId w:val="6"/>
  </w:num>
  <w:num w:numId="9">
    <w:abstractNumId w:val="16"/>
  </w:num>
  <w:num w:numId="10">
    <w:abstractNumId w:val="13"/>
  </w:num>
  <w:num w:numId="11">
    <w:abstractNumId w:val="1"/>
  </w:num>
  <w:num w:numId="12">
    <w:abstractNumId w:val="2"/>
  </w:num>
  <w:num w:numId="13">
    <w:abstractNumId w:val="8"/>
  </w:num>
  <w:num w:numId="14">
    <w:abstractNumId w:val="3"/>
  </w:num>
  <w:num w:numId="15">
    <w:abstractNumId w:val="12"/>
  </w:num>
  <w:num w:numId="16">
    <w:abstractNumId w:val="9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8505F"/>
    <w:rsid w:val="0038505F"/>
    <w:rsid w:val="003873A8"/>
    <w:rsid w:val="00517C2E"/>
    <w:rsid w:val="00587FED"/>
    <w:rsid w:val="0069001C"/>
    <w:rsid w:val="006E5747"/>
    <w:rsid w:val="00723983"/>
    <w:rsid w:val="00770F15"/>
    <w:rsid w:val="007A33D8"/>
    <w:rsid w:val="0084365C"/>
    <w:rsid w:val="009A33A6"/>
    <w:rsid w:val="00A37E45"/>
    <w:rsid w:val="00BC4294"/>
    <w:rsid w:val="00C95611"/>
    <w:rsid w:val="00CC5479"/>
    <w:rsid w:val="00D26353"/>
    <w:rsid w:val="00E6742B"/>
    <w:rsid w:val="00F170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A359CB1"/>
  <w15:chartTrackingRefBased/>
  <w15:docId w15:val="{8A35DD6C-11E4-4167-9C7E-B67DDF662E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2635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713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4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FBCBB3-91AA-4734-99AB-C815430514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0</TotalTime>
  <Pages>13</Pages>
  <Words>3798</Words>
  <Characters>21655</Characters>
  <Application>Microsoft Office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4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hyaarshella@gmail.com</dc:creator>
  <cp:keywords/>
  <dc:description/>
  <cp:lastModifiedBy>cahyaarshella@gmail.com</cp:lastModifiedBy>
  <cp:revision>5</cp:revision>
  <cp:lastPrinted>2025-11-30T08:33:00Z</cp:lastPrinted>
  <dcterms:created xsi:type="dcterms:W3CDTF">2025-11-28T10:54:00Z</dcterms:created>
  <dcterms:modified xsi:type="dcterms:W3CDTF">2025-11-30T0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63cee27-0593-3cfe-b22e-8db2fb34f443</vt:lpwstr>
  </property>
  <property fmtid="{D5CDD505-2E9C-101B-9397-08002B2CF9AE}" pid="24" name="Mendeley Citation Style_1">
    <vt:lpwstr>http://www.zotero.org/styles/apa</vt:lpwstr>
  </property>
</Properties>
</file>